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3EBE457B"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B90861" w:rsidRPr="009C4CFA">
        <w:rPr>
          <w:color w:val="000000" w:themeColor="text1"/>
        </w:rPr>
        <w:t>pen</w:t>
      </w:r>
      <w:r w:rsidR="004B1467">
        <w:rPr>
          <w:color w:val="000000" w:themeColor="text1"/>
        </w:rPr>
        <w:t>i</w:t>
      </w:r>
      <w:r w:rsidR="00B90861" w:rsidRPr="009C4CFA">
        <w:rPr>
          <w:color w:val="000000" w:themeColor="text1"/>
        </w:rPr>
        <w:t>cilin,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4"/>
      <w:r w:rsidR="00B90861" w:rsidRPr="009C4CFA">
        <w:rPr>
          <w:color w:val="000000" w:themeColor="text1"/>
        </w:rPr>
        <w:t>dexamethasone</w:t>
      </w:r>
      <w:commentRangeEnd w:id="64"/>
      <w:r w:rsidR="00B90861">
        <w:rPr>
          <w:rStyle w:val="CommentReference"/>
        </w:rPr>
        <w:commentReference w:id="64"/>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65"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66" w:author="Microsoft Office User" w:date="2017-08-08T13:37:00Z">
        <w:r w:rsidR="0011365C">
          <w:rPr>
            <w:rFonts w:cs="Helvetica"/>
            <w:color w:val="1C1C1C"/>
          </w:rPr>
          <w:t xml:space="preserve"> and </w:t>
        </w:r>
      </w:ins>
      <w:del w:id="67"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8" w:author="Microsoft Office User" w:date="2017-08-08T13:37:00Z">
        <w:r w:rsidR="0011365C">
          <w:rPr>
            <w:rFonts w:cs="Helvetica"/>
            <w:color w:val="1C1C1C"/>
          </w:rPr>
          <w:t xml:space="preserve"> ethanol</w:t>
        </w:r>
      </w:ins>
      <w:ins w:id="69" w:author="Microsoft Office User" w:date="2017-08-08T13:38:00Z">
        <w:r w:rsidR="0011365C">
          <w:rPr>
            <w:rFonts w:cs="Helvetica"/>
            <w:color w:val="1C1C1C"/>
          </w:rPr>
          <w:t xml:space="preserve"> (vehicle)</w:t>
        </w:r>
      </w:ins>
      <w:ins w:id="70" w:author="Microsoft Office User" w:date="2017-08-08T13:37:00Z">
        <w:r w:rsidR="0011365C">
          <w:rPr>
            <w:rFonts w:cs="Helvetica"/>
            <w:color w:val="1C1C1C"/>
          </w:rPr>
          <w:t xml:space="preserve"> or</w:t>
        </w:r>
      </w:ins>
      <w:r w:rsidR="005B3B55" w:rsidRPr="004B1467">
        <w:rPr>
          <w:rFonts w:cs="Helvetica"/>
          <w:color w:val="1C1C1C"/>
        </w:rPr>
        <w:t xml:space="preserve"> </w:t>
      </w:r>
      <w:del w:id="71"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72"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73"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74"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75"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76"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77"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78"/>
      <w:r w:rsidR="00131C99">
        <w:rPr>
          <w:rFonts w:eastAsia="Times New Roman" w:cs="Times New Roman"/>
          <w:color w:val="252525"/>
          <w:szCs w:val="21"/>
          <w:shd w:val="clear" w:color="auto" w:fill="FFFFFF"/>
        </w:rPr>
        <w:t>(</w:t>
      </w:r>
      <w:ins w:id="79"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8"/>
      <w:r w:rsidR="00131C99">
        <w:rPr>
          <w:rStyle w:val="CommentReference"/>
        </w:rPr>
        <w:commentReference w:id="78"/>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80"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81"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82"/>
      <w:commentRangeStart w:id="83"/>
      <w:r>
        <w:t>t</w:t>
      </w:r>
      <w:del w:id="84" w:author="Microsoft Office User" w:date="2017-08-08T13:41:00Z">
        <w:r w:rsidDel="005C636B">
          <w:delText>richrome</w:delText>
        </w:r>
        <w:commentRangeEnd w:id="82"/>
        <w:r w:rsidR="005354F7" w:rsidDel="005C636B">
          <w:rPr>
            <w:rStyle w:val="CommentReference"/>
          </w:rPr>
          <w:commentReference w:id="82"/>
        </w:r>
        <w:commentRangeEnd w:id="83"/>
        <w:r w:rsidR="007D5D9F" w:rsidDel="005C636B">
          <w:rPr>
            <w:rStyle w:val="CommentReference"/>
          </w:rPr>
          <w:commentReference w:id="83"/>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85" w:author="Dave Bridges" w:date="2017-07-31T17:35:00Z"/>
        </w:rPr>
      </w:pPr>
    </w:p>
    <w:p w14:paraId="48658E05" w14:textId="22DE3A51" w:rsidR="00833B9D" w:rsidRDefault="00642BDD" w:rsidP="009C4CFA">
      <w:pPr>
        <w:rPr>
          <w:ins w:id="86"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87" w:author="Microsoft Office User" w:date="2017-08-08T13:43:00Z">
        <w:r w:rsidR="005C636B">
          <w:t xml:space="preserve">the </w:t>
        </w:r>
        <w:r w:rsidR="005C636B">
          <w:rPr>
            <w:rFonts w:eastAsia="Times New Roman" w:cs="Times New Roman"/>
            <w:color w:val="252525"/>
            <w:szCs w:val="21"/>
            <w:shd w:val="clear" w:color="auto" w:fill="FFFFFF"/>
          </w:rPr>
          <w:t>Tissue</w:t>
        </w:r>
        <w:r w:rsidR="005C636B">
          <w:rPr>
            <w:rFonts w:eastAsia="Times New Roman" w:cs="Times New Roman"/>
            <w:color w:val="252525"/>
            <w:szCs w:val="21"/>
            <w:shd w:val="clear" w:color="auto" w:fill="FFFFFF"/>
          </w:rPr>
          <w:t>Lyser II, as decribed above,</w:t>
        </w:r>
      </w:ins>
      <w:del w:id="88"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9"/>
      <w:r w:rsidR="00D6022E" w:rsidRPr="009C4CFA">
        <w:rPr>
          <w:rFonts w:cs="Times New Roman"/>
          <w:i/>
        </w:rPr>
        <w:t>Actb</w:t>
      </w:r>
      <w:commentRangeEnd w:id="89"/>
      <w:r w:rsidR="00D6022E">
        <w:rPr>
          <w:rStyle w:val="CommentReference"/>
        </w:rPr>
        <w:commentReference w:id="89"/>
      </w:r>
      <w:r w:rsidR="00D6022E" w:rsidRPr="005354F7">
        <w:rPr>
          <w:rFonts w:cs="Times New Roman"/>
        </w:rPr>
        <w:t xml:space="preserve"> </w:t>
      </w:r>
      <w:r w:rsidR="005354F7">
        <w:rPr>
          <w:rFonts w:cs="Times New Roman"/>
        </w:rPr>
        <w:t>after evaluation of several reference genes</w:t>
      </w:r>
      <w:ins w:id="90" w:author="Microsoft Office User" w:date="2017-08-04T11:35:00Z">
        <w:r w:rsidR="009C4CFA">
          <w:rPr>
            <w:rFonts w:cs="Times New Roman"/>
          </w:rPr>
          <w:t xml:space="preserve"> </w:t>
        </w:r>
      </w:ins>
      <w:r w:rsidR="00D6022E" w:rsidRPr="005354F7">
        <w:rPr>
          <w:rFonts w:cs="Times New Roman"/>
        </w:rPr>
        <w:t>(</w:t>
      </w:r>
      <w:commentRangeStart w:id="91"/>
      <w:r w:rsidR="00D6022E" w:rsidRPr="005354F7">
        <w:rPr>
          <w:rFonts w:cs="Times New Roman"/>
        </w:rPr>
        <w:t>Table</w:t>
      </w:r>
      <w:commentRangeEnd w:id="91"/>
      <w:r w:rsidR="00D6022E">
        <w:rPr>
          <w:rStyle w:val="CommentReference"/>
        </w:rPr>
        <w:commentReference w:id="91"/>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92"/>
      <w:commentRangeStart w:id="9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92"/>
      <w:r>
        <w:rPr>
          <w:rStyle w:val="CommentReference"/>
        </w:rPr>
        <w:commentReference w:id="92"/>
      </w:r>
      <w:commentRangeEnd w:id="93"/>
      <w:r w:rsidR="005354F7">
        <w:rPr>
          <w:rStyle w:val="CommentReference"/>
        </w:rPr>
        <w:commentReference w:id="9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94"/>
      <w:r w:rsidRPr="00DE6E98">
        <w:rPr>
          <w:rFonts w:eastAsia="Times New Roman" w:cs="Times New Roman"/>
          <w:color w:val="000000"/>
          <w:shd w:val="clear" w:color="auto" w:fill="FFFFFF"/>
        </w:rPr>
        <w:t>(LiCOR).</w:t>
      </w:r>
      <w:commentRangeEnd w:id="94"/>
      <w:r w:rsidR="00E23AC2">
        <w:rPr>
          <w:rStyle w:val="CommentReference"/>
        </w:rPr>
        <w:commentReference w:id="94"/>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95"/>
      <w:commentRangeStart w:id="96"/>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95"/>
      <w:r>
        <w:rPr>
          <w:rStyle w:val="CommentReference"/>
        </w:rPr>
        <w:commentReference w:id="95"/>
      </w:r>
      <w:commentRangeEnd w:id="96"/>
      <w:r w:rsidR="007D5D9F">
        <w:rPr>
          <w:rStyle w:val="CommentReference"/>
        </w:rPr>
        <w:commentReference w:id="96"/>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97"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98" w:author="Dave Bridges" w:date="2017-07-31T17:40:00Z">
        <w:r w:rsidR="00E72723">
          <w:t xml:space="preserve">; </w:t>
        </w:r>
      </w:ins>
      <w:ins w:id="99" w:author="Dave Bridges" w:date="2017-07-31T20:17:00Z">
        <w:r w:rsidR="00F55C38">
          <w:t>(</w:t>
        </w:r>
      </w:ins>
      <w:ins w:id="100" w:author="Dave Bridges" w:date="2017-07-31T17:40:00Z">
        <w:r w:rsidR="00E72723" w:rsidRPr="00102275">
          <w:rPr>
            <w:noProof/>
          </w:rPr>
          <w:t>22)</w:t>
        </w:r>
      </w:ins>
      <w:ins w:id="101"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02" w:author="Dave Bridges" w:date="2017-08-08T08:24:00Z">
        <w:r w:rsidR="00F83E6F">
          <w:t xml:space="preserve">glucose </w:t>
        </w:r>
      </w:ins>
      <w:r w:rsidR="00DA2A9C">
        <w:t>infusion rate was</w:t>
      </w:r>
      <w:r w:rsidR="003F1693">
        <w:t xml:space="preserve"> </w:t>
      </w:r>
      <w:commentRangeStart w:id="103"/>
      <w:del w:id="104" w:author="Dave Bridges" w:date="2017-08-08T08:24:00Z">
        <w:r w:rsidR="00D1071D" w:rsidDel="00F83E6F">
          <w:delText>xx</w:delText>
        </w:r>
        <w:commentRangeStart w:id="105"/>
        <w:commentRangeStart w:id="106"/>
        <w:r w:rsidR="00DA2A9C" w:rsidDel="00F83E6F">
          <w:delText xml:space="preserve"> </w:delText>
        </w:r>
      </w:del>
      <w:commentRangeEnd w:id="105"/>
      <w:ins w:id="107" w:author="Dave Bridges" w:date="2017-08-08T08:24:00Z">
        <w:r w:rsidR="00F83E6F">
          <w:t xml:space="preserve">39%  </w:t>
        </w:r>
      </w:ins>
      <w:r w:rsidR="004E0CEB">
        <w:rPr>
          <w:rStyle w:val="CommentReference"/>
        </w:rPr>
        <w:commentReference w:id="105"/>
      </w:r>
      <w:commentRangeEnd w:id="106"/>
      <w:r w:rsidR="00A7582B">
        <w:rPr>
          <w:rStyle w:val="CommentReference"/>
        </w:rPr>
        <w:commentReference w:id="106"/>
      </w:r>
      <w:commentRangeEnd w:id="103"/>
      <w:r w:rsidR="00D9267D">
        <w:rPr>
          <w:rStyle w:val="CommentReference"/>
        </w:rPr>
        <w:commentReference w:id="103"/>
      </w:r>
      <w:del w:id="108"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09"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10" w:author="Dave Bridges" w:date="2017-08-08T08:33:00Z">
        <w:r w:rsidR="00C543E4" w:rsidDel="000553E0">
          <w:delText>xx</w:delText>
        </w:r>
      </w:del>
      <w:ins w:id="111"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12" w:author="Dave Bridges" w:date="2017-08-08T08:33:00Z">
        <w:r w:rsidR="00D1071D" w:rsidDel="000553E0">
          <w:delText xml:space="preserve"> XX</w:delText>
        </w:r>
      </w:del>
      <w:ins w:id="113" w:author="Dave Bridges" w:date="2017-08-08T08:33:00Z">
        <w:r w:rsidR="000553E0">
          <w:t xml:space="preserve"> to near zero</w:t>
        </w:r>
      </w:ins>
      <w:del w:id="114" w:author="Dave Bridges" w:date="2017-08-08T08:33:00Z">
        <w:r w:rsidR="00D1071D" w:rsidDel="000553E0">
          <w:delText>%</w:delText>
        </w:r>
      </w:del>
      <w:r w:rsidR="00D1071D">
        <w:t xml:space="preserve"> </w:t>
      </w:r>
      <w:r w:rsidR="00D9267D">
        <w:t xml:space="preserve">by insulin </w:t>
      </w:r>
      <w:r w:rsidR="00D1071D">
        <w:t xml:space="preserve">but only </w:t>
      </w:r>
      <w:del w:id="115" w:author="Dave Bridges" w:date="2017-08-08T08:33:00Z">
        <w:r w:rsidR="00D1071D" w:rsidDel="000553E0">
          <w:delText>XX</w:delText>
        </w:r>
      </w:del>
      <w:ins w:id="116"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17"/>
      <w:r w:rsidR="00E25306">
        <w:t>5</w:t>
      </w:r>
      <w:r w:rsidR="00B34443">
        <w:t xml:space="preserve">-fold </w:t>
      </w:r>
      <w:commentRangeEnd w:id="117"/>
      <w:r w:rsidR="00146EBC">
        <w:rPr>
          <w:rStyle w:val="CommentReference"/>
        </w:rPr>
        <w:commentReference w:id="11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18"/>
      <w:r w:rsidR="00976FAB">
        <w:t>Figure</w:t>
      </w:r>
      <w:commentRangeEnd w:id="118"/>
      <w:r w:rsidR="000B0A44">
        <w:rPr>
          <w:rStyle w:val="CommentReference"/>
        </w:rPr>
        <w:commentReference w:id="118"/>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19"/>
      <w:r>
        <w:t xml:space="preserve">evaluated body mass </w:t>
      </w:r>
      <w:commentRangeEnd w:id="119"/>
      <w:r w:rsidR="00255829">
        <w:rPr>
          <w:rStyle w:val="CommentReference"/>
        </w:rPr>
        <w:commentReference w:id="119"/>
      </w:r>
      <w:r>
        <w:t>in mice via EchoMRI. Contrary to expectations, we observed reductions in fat mass in the HFD-fed dexamethasone treated group (</w:t>
      </w:r>
      <w:commentRangeStart w:id="120"/>
      <w:r>
        <w:t>Figure</w:t>
      </w:r>
      <w:commentRangeEnd w:id="120"/>
      <w:r w:rsidR="00E2033A">
        <w:rPr>
          <w:rStyle w:val="CommentReference"/>
        </w:rPr>
        <w:commentReference w:id="120"/>
      </w:r>
      <w:r>
        <w:t xml:space="preserve"> 3A,B). It is </w:t>
      </w:r>
      <w:r w:rsidR="005A7212">
        <w:t>These reductions were</w:t>
      </w:r>
      <w:r>
        <w:t xml:space="preserve"> not depot specific</w:t>
      </w:r>
      <w:r w:rsidR="005A7212">
        <w:t>, as they were observed in both inguinal and epididymal adipose tissue</w:t>
      </w:r>
      <w:r w:rsidR="00E2033A">
        <w:t xml:space="preserve"> (</w:t>
      </w:r>
      <w:commentRangeStart w:id="121"/>
      <w:r w:rsidR="00E2033A">
        <w:t>F</w:t>
      </w:r>
      <w:r>
        <w:t>igure</w:t>
      </w:r>
      <w:commentRangeEnd w:id="121"/>
      <w:r w:rsidR="00E2033A">
        <w:rPr>
          <w:rStyle w:val="CommentReference"/>
        </w:rPr>
        <w:commentReference w:id="121"/>
      </w:r>
      <w:r>
        <w:t xml:space="preserve"> 3C). There was no change in </w:t>
      </w:r>
      <w:commentRangeStart w:id="122"/>
      <w:r>
        <w:t xml:space="preserve">fat mass </w:t>
      </w:r>
      <w:commentRangeEnd w:id="122"/>
      <w:r w:rsidR="005A7212">
        <w:rPr>
          <w:rStyle w:val="CommentReference"/>
        </w:rPr>
        <w:commentReference w:id="122"/>
      </w:r>
      <w:r>
        <w:t xml:space="preserve">in response to dexamethasone treatment in the chow-fed group (Figure 3B). </w:t>
      </w:r>
      <w:r w:rsidR="005A7212">
        <w:t>We observed</w:t>
      </w:r>
      <w:r w:rsidR="00567887">
        <w:t xml:space="preserve"> no significant differences in food </w:t>
      </w:r>
      <w:commentRangeStart w:id="123"/>
      <w:r w:rsidR="00567887">
        <w:t>consumption</w:t>
      </w:r>
      <w:commentRangeEnd w:id="123"/>
      <w:r w:rsidR="005A7212">
        <w:t xml:space="preserve"> throughout this study</w:t>
      </w:r>
      <w:r w:rsidR="00567887">
        <w:rPr>
          <w:rStyle w:val="CommentReference"/>
        </w:rPr>
        <w:commentReference w:id="123"/>
      </w:r>
      <w:r>
        <w:t xml:space="preserve"> (</w:t>
      </w:r>
      <w:commentRangeStart w:id="124"/>
      <w:r>
        <w:t>Figure</w:t>
      </w:r>
      <w:commentRangeEnd w:id="124"/>
      <w:r w:rsidR="00E2033A">
        <w:rPr>
          <w:rStyle w:val="CommentReference"/>
        </w:rPr>
        <w:commentReference w:id="124"/>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25"/>
      <w:r w:rsidRPr="00481EB2">
        <w:rPr>
          <w:color w:val="2E74B5" w:themeColor="accent1" w:themeShade="BF"/>
          <w:sz w:val="32"/>
          <w:szCs w:val="32"/>
        </w:rPr>
        <w:t>Increased</w:t>
      </w:r>
      <w:commentRangeEnd w:id="125"/>
      <w:r w:rsidR="00A979ED">
        <w:rPr>
          <w:rStyle w:val="CommentReference"/>
        </w:rPr>
        <w:commentReference w:id="125"/>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26"/>
      <w:r w:rsidR="008C3E9A">
        <w:rPr>
          <w:color w:val="000000" w:themeColor="text1"/>
        </w:rPr>
        <w:t>NAFLD</w:t>
      </w:r>
      <w:commentRangeEnd w:id="126"/>
      <w:r w:rsidR="00DD4CD8">
        <w:rPr>
          <w:rStyle w:val="CommentReference"/>
        </w:rPr>
        <w:commentReference w:id="126"/>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27"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28"/>
      <w:r w:rsidR="00A14D1A">
        <w:rPr>
          <w:color w:val="000000" w:themeColor="text1"/>
        </w:rPr>
        <w:t>p</w:t>
      </w:r>
      <w:commentRangeEnd w:id="128"/>
      <w:r w:rsidR="00A14D1A">
        <w:rPr>
          <w:rStyle w:val="CommentReference"/>
        </w:rPr>
        <w:commentReference w:id="128"/>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29"/>
      <w:r w:rsidR="00A14D1A">
        <w:rPr>
          <w:color w:val="000000" w:themeColor="text1"/>
        </w:rPr>
        <w:t>p</w:t>
      </w:r>
      <w:commentRangeEnd w:id="129"/>
      <w:r w:rsidR="00A14D1A">
        <w:rPr>
          <w:rStyle w:val="CommentReference"/>
        </w:rPr>
        <w:commentReference w:id="129"/>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30"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31"/>
      <w:r w:rsidR="00EA22A1">
        <w:rPr>
          <w:color w:val="000000" w:themeColor="text1"/>
        </w:rPr>
        <w:t>ATGL</w:t>
      </w:r>
      <w:commentRangeEnd w:id="131"/>
      <w:r w:rsidR="00834FC4">
        <w:rPr>
          <w:rStyle w:val="CommentReference"/>
        </w:rPr>
        <w:commentReference w:id="131"/>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r w:rsidR="003A5F27">
        <w:rPr>
          <w:color w:val="000000" w:themeColor="text1"/>
        </w:rPr>
        <w:t>p</w:t>
      </w:r>
      <w:commentRangeEnd w:id="133"/>
      <w:r w:rsidR="003A5F27">
        <w:rPr>
          <w:rStyle w:val="CommentReference"/>
        </w:rPr>
        <w:commentReference w:id="133"/>
      </w:r>
      <w:r w:rsidR="003A5F27">
        <w:rPr>
          <w:color w:val="000000" w:themeColor="text1"/>
        </w:rPr>
        <w:t>=</w:t>
      </w:r>
      <w:r>
        <w:rPr>
          <w:color w:val="000000" w:themeColor="text1"/>
        </w:rPr>
        <w:t xml:space="preserve">; </w:t>
      </w:r>
      <w:commentRangeStart w:id="134"/>
      <w:r>
        <w:rPr>
          <w:color w:val="000000" w:themeColor="text1"/>
        </w:rPr>
        <w:t xml:space="preserve">XX </w:t>
      </w:r>
      <w:commentRangeEnd w:id="134"/>
      <w:r>
        <w:rPr>
          <w:rStyle w:val="CommentReference"/>
        </w:rPr>
        <w:commentReference w:id="134"/>
      </w:r>
      <w:r>
        <w:rPr>
          <w:color w:val="000000" w:themeColor="text1"/>
        </w:rPr>
        <w:t>fold</w:t>
      </w:r>
      <w:r w:rsidR="003A5F27">
        <w:rPr>
          <w:color w:val="000000" w:themeColor="text1"/>
        </w:rPr>
        <w:t>) and protein (</w:t>
      </w:r>
      <w:commentRangeStart w:id="135"/>
      <w:r w:rsidR="003A5F27">
        <w:rPr>
          <w:color w:val="000000" w:themeColor="text1"/>
        </w:rPr>
        <w:t>p</w:t>
      </w:r>
      <w:commentRangeEnd w:id="135"/>
      <w:r w:rsidR="003A5F27">
        <w:rPr>
          <w:rStyle w:val="CommentReference"/>
        </w:rPr>
        <w:commentReference w:id="135"/>
      </w:r>
      <w:r w:rsidR="003A5F27">
        <w:rPr>
          <w:color w:val="000000" w:themeColor="text1"/>
        </w:rPr>
        <w:t>=</w:t>
      </w:r>
      <w:r>
        <w:rPr>
          <w:color w:val="000000" w:themeColor="text1"/>
        </w:rPr>
        <w:t xml:space="preserve">; </w:t>
      </w:r>
      <w:commentRangeStart w:id="136"/>
      <w:r>
        <w:rPr>
          <w:color w:val="000000" w:themeColor="text1"/>
        </w:rPr>
        <w:t xml:space="preserve">XX </w:t>
      </w:r>
      <w:commentRangeEnd w:id="136"/>
      <w:r>
        <w:rPr>
          <w:rStyle w:val="CommentReference"/>
        </w:rPr>
        <w:commentReference w:id="136"/>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37"/>
      <w:r w:rsidR="00001E0D">
        <w:rPr>
          <w:color w:val="000000" w:themeColor="text1"/>
        </w:rPr>
        <w:t xml:space="preserve">XX </w:t>
      </w:r>
      <w:commentRangeEnd w:id="137"/>
      <w:r w:rsidR="00001E0D">
        <w:rPr>
          <w:rStyle w:val="CommentReference"/>
        </w:rPr>
        <w:commentReference w:id="137"/>
      </w:r>
      <w:r w:rsidR="00001E0D">
        <w:rPr>
          <w:color w:val="000000" w:themeColor="text1"/>
        </w:rPr>
        <w:t>fold</w:t>
      </w:r>
      <w:r w:rsidR="00A2566C">
        <w:rPr>
          <w:color w:val="000000" w:themeColor="text1"/>
        </w:rPr>
        <w:t>), fasted (p=0.01</w:t>
      </w:r>
      <w:r w:rsidR="00001E0D">
        <w:rPr>
          <w:color w:val="000000" w:themeColor="text1"/>
        </w:rPr>
        <w:t xml:space="preserve">; </w:t>
      </w:r>
      <w:commentRangeStart w:id="138"/>
      <w:r w:rsidR="00001E0D">
        <w:rPr>
          <w:color w:val="000000" w:themeColor="text1"/>
        </w:rPr>
        <w:t xml:space="preserve">XX </w:t>
      </w:r>
      <w:commentRangeEnd w:id="138"/>
      <w:r w:rsidR="00001E0D">
        <w:rPr>
          <w:rStyle w:val="CommentReference"/>
        </w:rPr>
        <w:commentReference w:id="13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39"/>
      <w:r w:rsidR="00001E0D">
        <w:rPr>
          <w:color w:val="000000" w:themeColor="text1"/>
        </w:rPr>
        <w:t xml:space="preserve">XX </w:t>
      </w:r>
      <w:commentRangeEnd w:id="139"/>
      <w:r w:rsidR="00001E0D">
        <w:rPr>
          <w:rStyle w:val="CommentReference"/>
        </w:rPr>
        <w:commentReference w:id="139"/>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40"/>
      <w:r w:rsidR="00001E0D">
        <w:rPr>
          <w:color w:val="000000" w:themeColor="text1"/>
        </w:rPr>
        <w:t xml:space="preserve">XX </w:t>
      </w:r>
      <w:commentRangeEnd w:id="140"/>
      <w:r w:rsidR="00001E0D">
        <w:rPr>
          <w:rStyle w:val="CommentReference"/>
        </w:rPr>
        <w:commentReference w:id="140"/>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41"/>
      <w:r w:rsidR="00001E0D">
        <w:rPr>
          <w:color w:val="000000" w:themeColor="text1"/>
        </w:rPr>
        <w:t xml:space="preserve">XX </w:t>
      </w:r>
      <w:commentRangeEnd w:id="141"/>
      <w:r w:rsidR="00001E0D">
        <w:rPr>
          <w:rStyle w:val="CommentReference"/>
        </w:rPr>
        <w:commentReference w:id="141"/>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42"/>
      <w:r w:rsidR="006066A2">
        <w:rPr>
          <w:color w:val="000000" w:themeColor="text1"/>
        </w:rPr>
        <w:t>p</w:t>
      </w:r>
      <w:commentRangeEnd w:id="142"/>
      <w:r w:rsidR="006066A2">
        <w:rPr>
          <w:rStyle w:val="CommentReference"/>
        </w:rPr>
        <w:commentReference w:id="142"/>
      </w:r>
      <w:r w:rsidR="006066A2">
        <w:rPr>
          <w:color w:val="000000" w:themeColor="text1"/>
        </w:rPr>
        <w:t xml:space="preserve">=; </w:t>
      </w:r>
      <w:commentRangeStart w:id="143"/>
      <w:r w:rsidR="00001E0D">
        <w:rPr>
          <w:color w:val="000000" w:themeColor="text1"/>
        </w:rPr>
        <w:t xml:space="preserve">XX </w:t>
      </w:r>
      <w:commentRangeEnd w:id="143"/>
      <w:r w:rsidR="00001E0D">
        <w:rPr>
          <w:rStyle w:val="CommentReference"/>
        </w:rPr>
        <w:commentReference w:id="143"/>
      </w:r>
      <w:r w:rsidR="00001E0D">
        <w:rPr>
          <w:color w:val="000000" w:themeColor="text1"/>
        </w:rPr>
        <w:t xml:space="preserve">fold ; </w:t>
      </w:r>
      <w:commentRangeStart w:id="144"/>
      <w:r w:rsidR="006066A2">
        <w:rPr>
          <w:color w:val="000000" w:themeColor="text1"/>
        </w:rPr>
        <w:t>Figure 4F</w:t>
      </w:r>
      <w:commentRangeEnd w:id="144"/>
      <w:r w:rsidR="00001E0D">
        <w:rPr>
          <w:rStyle w:val="CommentReference"/>
        </w:rPr>
        <w:commentReference w:id="144"/>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45"/>
      <w:r w:rsidR="00656421">
        <w:rPr>
          <w:color w:val="000000" w:themeColor="text1"/>
        </w:rPr>
        <w:t>017</w:t>
      </w:r>
      <w:commentRangeEnd w:id="145"/>
      <w:r w:rsidR="00001E0D">
        <w:rPr>
          <w:rStyle w:val="CommentReference"/>
        </w:rPr>
        <w:commentReference w:id="14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lastRenderedPageBreak/>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46"/>
      <w:r w:rsidR="00250376">
        <w:rPr>
          <w:color w:val="000000" w:themeColor="text1"/>
        </w:rPr>
        <w:t xml:space="preserve">ATGL </w:t>
      </w:r>
      <w:commentRangeStart w:id="147"/>
      <w:r w:rsidR="00250376">
        <w:rPr>
          <w:color w:val="000000" w:themeColor="text1"/>
        </w:rPr>
        <w:t>and</w:t>
      </w:r>
      <w:commentRangeEnd w:id="147"/>
      <w:r w:rsidR="00CB723C">
        <w:rPr>
          <w:rStyle w:val="CommentReference"/>
        </w:rPr>
        <w:commentReference w:id="147"/>
      </w:r>
      <w:r w:rsidR="00250376">
        <w:rPr>
          <w:color w:val="000000" w:themeColor="text1"/>
        </w:rPr>
        <w:t xml:space="preserve"> HSL</w:t>
      </w:r>
      <w:commentRangeEnd w:id="146"/>
      <w:r w:rsidR="00354C68">
        <w:rPr>
          <w:rStyle w:val="CommentReference"/>
        </w:rPr>
        <w:commentReference w:id="146"/>
      </w:r>
      <w:r w:rsidR="00250376">
        <w:rPr>
          <w:color w:val="000000" w:themeColor="text1"/>
        </w:rPr>
        <w:t>,</w:t>
      </w:r>
      <w:r>
        <w:rPr>
          <w:color w:val="000000" w:themeColor="text1"/>
        </w:rPr>
        <w:t xml:space="preserve"> in the iWAT of these </w:t>
      </w:r>
      <w:commentRangeStart w:id="148"/>
      <w:r>
        <w:rPr>
          <w:color w:val="000000" w:themeColor="text1"/>
        </w:rPr>
        <w:t>mice</w:t>
      </w:r>
      <w:commentRangeEnd w:id="148"/>
      <w:r w:rsidR="00D555D6">
        <w:rPr>
          <w:rStyle w:val="CommentReference"/>
        </w:rPr>
        <w:commentReference w:id="148"/>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49"/>
      <w:commentRangeStart w:id="150"/>
      <w:commentRangeStart w:id="151"/>
      <w:r>
        <w:rPr>
          <w:color w:val="000000" w:themeColor="text1"/>
        </w:rPr>
        <w:t>These</w:t>
      </w:r>
      <w:commentRangeEnd w:id="149"/>
      <w:r w:rsidR="006139F2">
        <w:rPr>
          <w:rStyle w:val="CommentReference"/>
        </w:rPr>
        <w:commentReference w:id="149"/>
      </w:r>
      <w:commentRangeEnd w:id="150"/>
      <w:r w:rsidR="00001E0D">
        <w:rPr>
          <w:rStyle w:val="CommentReference"/>
        </w:rPr>
        <w:commentReference w:id="150"/>
      </w:r>
      <w:commentRangeEnd w:id="151"/>
      <w:r w:rsidR="00D770B9">
        <w:rPr>
          <w:rStyle w:val="CommentReference"/>
        </w:rPr>
        <w:commentReference w:id="151"/>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52"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6EB36521"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53" w:author="Microsoft Office User" w:date="2017-08-08T13:56:00Z">
        <w:r w:rsidR="00182A3A">
          <w:rPr>
            <w:color w:val="000000" w:themeColor="text1"/>
          </w:rPr>
          <w:t>ere</w:t>
        </w:r>
      </w:ins>
      <w:del w:id="154"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55"/>
      <w:r w:rsidR="00B32E07">
        <w:rPr>
          <w:color w:val="000000" w:themeColor="text1"/>
        </w:rPr>
        <w:t>glucocorticoids</w:t>
      </w:r>
      <w:commentRangeEnd w:id="155"/>
      <w:r w:rsidR="00B32E07">
        <w:rPr>
          <w:rStyle w:val="CommentReference"/>
        </w:rPr>
        <w:commentReference w:id="155"/>
      </w:r>
      <w:r w:rsidR="00B32E07">
        <w:rPr>
          <w:color w:val="000000" w:themeColor="text1"/>
        </w:rPr>
        <w:t xml:space="preserve">. </w:t>
      </w:r>
      <w:r w:rsidR="007637C8">
        <w:rPr>
          <w:color w:val="000000" w:themeColor="text1"/>
        </w:rPr>
        <w:t>However, to our surprise, the glucocorticoid treatment in obese mice led to an overall reduction in adiposity</w:t>
      </w:r>
      <w:commentRangeStart w:id="156"/>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gluconeogenesis </w:t>
      </w:r>
      <w:r w:rsidR="0015242A">
        <w:rPr>
          <w:color w:val="000000" w:themeColor="text1"/>
        </w:rPr>
        <w:fldChar w:fldCharType="begin" w:fldLock="1"/>
      </w:r>
      <w:r w:rsidR="00E21658">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49,50)</w:t>
      </w:r>
      <w:r w:rsidR="0015242A">
        <w:rPr>
          <w:color w:val="000000" w:themeColor="text1"/>
        </w:rPr>
        <w:fldChar w:fldCharType="end"/>
      </w:r>
      <w:r w:rsidR="0015242A">
        <w:rPr>
          <w:color w:val="000000" w:themeColor="text1"/>
        </w:rPr>
        <w:t xml:space="preserve">.   </w:t>
      </w:r>
      <w:commentRangeEnd w:id="156"/>
      <w:r w:rsidR="00182A3A">
        <w:rPr>
          <w:rStyle w:val="CommentReference"/>
        </w:rPr>
        <w:commentReference w:id="156"/>
      </w:r>
    </w:p>
    <w:p w14:paraId="29829940" w14:textId="77777777" w:rsidR="00CD6325" w:rsidRDefault="00CD6325" w:rsidP="00EA22A1">
      <w:pPr>
        <w:rPr>
          <w:color w:val="000000" w:themeColor="text1"/>
        </w:rPr>
      </w:pPr>
    </w:p>
    <w:p w14:paraId="0AB3D433" w14:textId="73F273A5" w:rsidR="000C6027" w:rsidDel="004255D4" w:rsidRDefault="00372758" w:rsidP="0015242A">
      <w:pPr>
        <w:rPr>
          <w:del w:id="158" w:author="Microsoft Office User" w:date="2017-08-08T13:53:00Z"/>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E21658">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0)" }, "properties" : { "noteIndex" : 0 }, "schema" : "https://github.com/citation-style-language/schema/raw/master/csl-citation.json" }</w:instrText>
      </w:r>
      <w:r w:rsidR="003C6D82">
        <w:rPr>
          <w:color w:val="000000" w:themeColor="text1"/>
        </w:rPr>
        <w:fldChar w:fldCharType="separate"/>
      </w:r>
      <w:r w:rsidR="00E21658" w:rsidRPr="00E21658">
        <w:rPr>
          <w:noProof/>
          <w:color w:val="000000" w:themeColor="text1"/>
        </w:rPr>
        <w:t>(5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637B3B">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3C6D82">
        <w:rPr>
          <w:color w:val="000000" w:themeColor="text1"/>
        </w:rPr>
        <w:fldChar w:fldCharType="separate"/>
      </w:r>
      <w:r w:rsidR="00D770B9" w:rsidRPr="00D770B9">
        <w:rPr>
          <w:noProof/>
          <w:color w:val="000000" w:themeColor="text1"/>
        </w:rPr>
        <w:t>(18,22–24)</w:t>
      </w:r>
      <w:r w:rsidR="003C6D82">
        <w:rPr>
          <w:color w:val="000000" w:themeColor="text1"/>
        </w:rPr>
        <w:fldChar w:fldCharType="end"/>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59"/>
      <w:r w:rsidR="0015242A">
        <w:rPr>
          <w:color w:val="000000" w:themeColor="text1"/>
        </w:rPr>
        <w:fldChar w:fldCharType="begin" w:fldLock="1"/>
      </w:r>
      <w:r w:rsidR="00E21658">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59"/>
      <w:r w:rsidR="0015242A">
        <w:rPr>
          <w:rStyle w:val="CommentReference"/>
        </w:rPr>
        <w:commentReference w:id="159"/>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60"/>
      <w:r w:rsidR="0015242A">
        <w:rPr>
          <w:color w:val="000000" w:themeColor="text1"/>
        </w:rPr>
        <w:t>receptors</w:t>
      </w:r>
      <w:commentRangeEnd w:id="160"/>
      <w:r w:rsidR="0015242A">
        <w:rPr>
          <w:rStyle w:val="CommentReference"/>
        </w:rPr>
        <w:commentReference w:id="160"/>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61"/>
      <w:r w:rsidR="0015242A">
        <w:rPr>
          <w:color w:val="000000" w:themeColor="text1"/>
        </w:rPr>
        <w:t>transcripts</w:t>
      </w:r>
      <w:commentRangeEnd w:id="161"/>
      <w:r w:rsidR="0015242A">
        <w:rPr>
          <w:rStyle w:val="CommentReference"/>
        </w:rPr>
        <w:commentReference w:id="161"/>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162"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562B84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E2165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4)"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163"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164" w:author="Microsoft Office User" w:date="2017-08-08T13:52:00Z">
        <w:r w:rsidR="000112F1">
          <w:rPr>
            <w:color w:val="000000" w:themeColor="text1"/>
          </w:rPr>
          <w:t>s</w:t>
        </w:r>
      </w:ins>
      <w:r w:rsidR="009C5B00">
        <w:rPr>
          <w:color w:val="000000" w:themeColor="text1"/>
        </w:rPr>
        <w:t xml:space="preserve"> used to treat a multitude of health issues</w:t>
      </w:r>
      <w:ins w:id="165"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66"/>
      <w:r w:rsidR="004B1467">
        <w:rPr>
          <w:bCs/>
          <w:iCs/>
        </w:rPr>
        <w:t>Core</w:t>
      </w:r>
      <w:commentRangeEnd w:id="166"/>
      <w:r w:rsidR="004B1467">
        <w:rPr>
          <w:rStyle w:val="CommentReference"/>
        </w:rPr>
        <w:commentReference w:id="166"/>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26AF950D" w14:textId="7499531C" w:rsidR="00E21658" w:rsidRPr="00E21658" w:rsidRDefault="00FA2417" w:rsidP="00E2165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21658" w:rsidRPr="00E21658">
        <w:rPr>
          <w:rFonts w:ascii="Calibri" w:eastAsia="Times New Roman" w:hAnsi="Calibri" w:cs="Times New Roman"/>
          <w:noProof/>
        </w:rPr>
        <w:t xml:space="preserve">1. </w:t>
      </w:r>
      <w:r w:rsidR="00E21658" w:rsidRPr="00E2165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F5CF9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 </w:t>
      </w:r>
      <w:r w:rsidRPr="00E21658">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4929B2B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 </w:t>
      </w:r>
      <w:r w:rsidRPr="00E21658">
        <w:rPr>
          <w:rFonts w:ascii="Calibri" w:eastAsia="Times New Roman" w:hAnsi="Calibri" w:cs="Times New Roman"/>
          <w:noProof/>
        </w:rPr>
        <w:tab/>
        <w:t xml:space="preserve">Hsiao C, Ph D, Cherry DK, Beatty PC, Ph D, Rechtsteiner EA, Care H. National Ambulatory </w:t>
      </w:r>
      <w:r w:rsidRPr="00E21658">
        <w:rPr>
          <w:rFonts w:ascii="Calibri" w:eastAsia="Times New Roman" w:hAnsi="Calibri" w:cs="Times New Roman"/>
          <w:noProof/>
        </w:rPr>
        <w:lastRenderedPageBreak/>
        <w:t xml:space="preserve">Medical Care Survey : 2007 Summary. 2010; </w:t>
      </w:r>
    </w:p>
    <w:p w14:paraId="5FB9EEA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 </w:t>
      </w:r>
      <w:r w:rsidRPr="00E2165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B060E4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 </w:t>
      </w:r>
      <w:r w:rsidRPr="00E2165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25FADA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6. </w:t>
      </w:r>
      <w:r w:rsidRPr="00E2165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961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7. </w:t>
      </w:r>
      <w:r w:rsidRPr="00E21658">
        <w:rPr>
          <w:rFonts w:ascii="Calibri" w:eastAsia="Times New Roman" w:hAnsi="Calibri" w:cs="Times New Roman"/>
          <w:noProof/>
        </w:rPr>
        <w:tab/>
        <w:t xml:space="preserve">Karam JH, Grodsky GM, Ph D, Forsham PH. Excessive Insulin Response to Glucose in Obese Subjects as Measured by Immunochemical Assay. </w:t>
      </w:r>
    </w:p>
    <w:p w14:paraId="6842DD6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8. </w:t>
      </w:r>
      <w:r w:rsidRPr="00E2165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3452D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9. </w:t>
      </w:r>
      <w:r w:rsidRPr="00E21658">
        <w:rPr>
          <w:rFonts w:ascii="Calibri" w:eastAsia="Times New Roman" w:hAnsi="Calibri" w:cs="Times New Roman"/>
          <w:noProof/>
        </w:rPr>
        <w:tab/>
        <w:t xml:space="preserve">Steffensen C, Pereira AM, Dekkers OM. Prevalence of hypercortisolism in type 2 diabetes patients : a systematic review and. 2016; </w:t>
      </w:r>
    </w:p>
    <w:p w14:paraId="3A5BED0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0. </w:t>
      </w:r>
      <w:r w:rsidRPr="00E2165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73A22D3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1. </w:t>
      </w:r>
      <w:r w:rsidRPr="00E21658">
        <w:rPr>
          <w:rFonts w:ascii="Calibri" w:eastAsia="Times New Roman" w:hAnsi="Calibri" w:cs="Times New Roman"/>
          <w:noProof/>
        </w:rPr>
        <w:tab/>
        <w:t xml:space="preserve">Youssef WI, Mccullough AJ. Steatohepatitis in obese individuals. 2002;16:733–47. </w:t>
      </w:r>
    </w:p>
    <w:p w14:paraId="2FAC9B5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2. </w:t>
      </w:r>
      <w:r w:rsidRPr="00E21658">
        <w:rPr>
          <w:rFonts w:ascii="Calibri" w:eastAsia="Times New Roman" w:hAnsi="Calibri" w:cs="Times New Roman"/>
          <w:noProof/>
        </w:rPr>
        <w:tab/>
        <w:t xml:space="preserve">Pivonello R, Martino MC De, Leo M De, Lombardi G, Colao A. Cushing’s Syndrome. 2008;37:135–49. </w:t>
      </w:r>
    </w:p>
    <w:p w14:paraId="0BD08A90"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3. </w:t>
      </w:r>
      <w:r w:rsidRPr="00E2165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A6078F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4. </w:t>
      </w:r>
      <w:r w:rsidRPr="00E21658">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20EC1C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5. </w:t>
      </w:r>
      <w:r w:rsidRPr="00E2165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B2DB64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6. </w:t>
      </w:r>
      <w:r w:rsidRPr="00E2165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33B6B5B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7. </w:t>
      </w:r>
      <w:r w:rsidRPr="00E2165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365BA8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8. </w:t>
      </w:r>
      <w:r w:rsidRPr="00E21658">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0B14B0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9. </w:t>
      </w:r>
      <w:r w:rsidRPr="00E21658">
        <w:rPr>
          <w:rFonts w:ascii="Calibri" w:eastAsia="Times New Roman" w:hAnsi="Calibri" w:cs="Times New Roman"/>
          <w:noProof/>
        </w:rPr>
        <w:tab/>
        <w:t xml:space="preserve">Schakman O, Kalista S, Barbé C, Loumaye A, Thissen JP. Glucocorticoid-induced skeletal muscle atrophy </w:t>
      </w:r>
      <w:r w:rsidRPr="00E21658">
        <w:rPr>
          <w:rFonts w:ascii="Oriya Sangam MN" w:eastAsia="Oriya Sangam MN" w:hAnsi="Oriya Sangam MN" w:cs="Oriya Sangam MN"/>
          <w:noProof/>
        </w:rPr>
        <w:t>ଝ</w:t>
      </w:r>
      <w:r w:rsidRPr="00E21658">
        <w:rPr>
          <w:rFonts w:ascii="Calibri" w:eastAsia="Times New Roman" w:hAnsi="Calibri" w:cs="Times New Roman"/>
          <w:noProof/>
        </w:rPr>
        <w:t>. Int J Biochem Cell Biol [Internet]. Elsevier Ltd; 2013;45:2163–72. Available from: http://dx.doi.org/10.1016/j.biocel.2013.05.036</w:t>
      </w:r>
    </w:p>
    <w:p w14:paraId="5C97DC5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0. </w:t>
      </w:r>
      <w:r w:rsidRPr="00E21658">
        <w:rPr>
          <w:rFonts w:ascii="Calibri" w:eastAsia="Times New Roman" w:hAnsi="Calibri" w:cs="Times New Roman"/>
          <w:noProof/>
        </w:rPr>
        <w:tab/>
        <w:t xml:space="preserve">Abad V, Chrousos GP, Reynolds JC, Nieman LK, Hill SC, Weinstein RS, Leong GM. </w:t>
      </w:r>
      <w:r w:rsidRPr="00E21658">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48EC505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1. </w:t>
      </w:r>
      <w:r w:rsidRPr="00E21658">
        <w:rPr>
          <w:rFonts w:ascii="Calibri" w:eastAsia="Times New Roman" w:hAnsi="Calibri" w:cs="Times New Roman"/>
          <w:noProof/>
        </w:rPr>
        <w:tab/>
        <w:t xml:space="preserve">Geer EB, Shen W, Gallagher D, Punyanitya M, Looker HC, Post KD, Freda PU. Female Patients with Cushing ’ s Disease. 2011;73:469–75. </w:t>
      </w:r>
    </w:p>
    <w:p w14:paraId="2CD3F5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2. </w:t>
      </w:r>
      <w:r w:rsidRPr="00E2165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5A7B10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3. </w:t>
      </w:r>
      <w:r w:rsidRPr="00E2165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4100E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4. </w:t>
      </w:r>
      <w:r w:rsidRPr="00E2165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5ECDB6F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5. </w:t>
      </w:r>
      <w:r w:rsidRPr="00E2165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4F0783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6. </w:t>
      </w:r>
      <w:r w:rsidRPr="00E21658">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840E46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7. </w:t>
      </w:r>
      <w:r w:rsidRPr="00E21658">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87C22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8. </w:t>
      </w:r>
      <w:r w:rsidRPr="00E2165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F31020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9. </w:t>
      </w:r>
      <w:r w:rsidRPr="00E2165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3626A90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0. </w:t>
      </w:r>
      <w:r w:rsidRPr="00E2165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42FEC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1. </w:t>
      </w:r>
      <w:r w:rsidRPr="00E2165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D846AB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2. </w:t>
      </w:r>
      <w:r w:rsidRPr="00E21658">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BFFC0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3. </w:t>
      </w:r>
      <w:r w:rsidRPr="00E21658">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3D7C97A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4. </w:t>
      </w:r>
      <w:r w:rsidRPr="00E21658">
        <w:rPr>
          <w:rFonts w:ascii="Calibri" w:eastAsia="Times New Roman" w:hAnsi="Calibri" w:cs="Times New Roman"/>
          <w:noProof/>
        </w:rPr>
        <w:tab/>
        <w:t>Wang Y, Yan C, Liu L, Wang W, Du H, Fan W, Lutfy K, Jiang M, Friedman TC, Liu Y. 11 -</w:t>
      </w:r>
      <w:r w:rsidRPr="00E21658">
        <w:rPr>
          <w:rFonts w:ascii="Calibri" w:eastAsia="Times New Roman" w:hAnsi="Calibri" w:cs="Times New Roman"/>
          <w:noProof/>
        </w:rPr>
        <w:lastRenderedPageBreak/>
        <w:t>Hydroxysteroid dehydrogenase type 1 shRNA ameliorates glucocorticoid-induced insulin resistance and lipolysis in mouse abdominal adipose tissue. AJP Endocrinol Metab [Internet]. 2014;308:E84–95. Available from: http://ajpendo.physiology.org/cgi/doi/10.1152/ajpendo.00205.2014</w:t>
      </w:r>
    </w:p>
    <w:p w14:paraId="6FD2AD9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5. </w:t>
      </w:r>
      <w:r w:rsidRPr="00E2165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05993F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6. </w:t>
      </w:r>
      <w:r w:rsidRPr="00E2165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78DD04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7. </w:t>
      </w:r>
      <w:r w:rsidRPr="00E21658">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67C2F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8. </w:t>
      </w:r>
      <w:r w:rsidRPr="00E21658">
        <w:rPr>
          <w:rFonts w:ascii="Calibri" w:eastAsia="Times New Roman" w:hAnsi="Calibri" w:cs="Times New Roman"/>
          <w:noProof/>
        </w:rPr>
        <w:tab/>
        <w:t xml:space="preserve">Chiang S-H, Chang L SA. TC10 and Insulin </w:t>
      </w:r>
      <w:r w:rsidRPr="00E21658">
        <w:rPr>
          <w:rFonts w:ascii="Calibri" w:eastAsia="Calibri" w:hAnsi="Calibri" w:cs="Calibri"/>
          <w:noProof/>
        </w:rPr>
        <w:t>‐</w:t>
      </w:r>
      <w:r w:rsidRPr="00E21658">
        <w:rPr>
          <w:rFonts w:ascii="Calibri" w:eastAsia="Times New Roman" w:hAnsi="Calibri" w:cs="Times New Roman"/>
          <w:noProof/>
        </w:rPr>
        <w:t xml:space="preserve"> Stimulated Glucose Transport. 2002;406:1257–62. </w:t>
      </w:r>
    </w:p>
    <w:p w14:paraId="453445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9. </w:t>
      </w:r>
      <w:r w:rsidRPr="00E21658">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015DF2E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0. </w:t>
      </w:r>
      <w:r w:rsidRPr="00E2165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0C3CE50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1. </w:t>
      </w:r>
      <w:r w:rsidRPr="00E21658">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2B3E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2. </w:t>
      </w:r>
      <w:r w:rsidRPr="00E21658">
        <w:rPr>
          <w:rFonts w:ascii="Calibri" w:eastAsia="Times New Roman" w:hAnsi="Calibri" w:cs="Times New Roman"/>
          <w:noProof/>
        </w:rPr>
        <w:tab/>
        <w:t xml:space="preserve">Kramer C, Zinman B, Retnakaran R. Are Metabolically Healthy Overweight and Obesity Benign Conditions ? Ann Intern Med. 2013;159:758–69. </w:t>
      </w:r>
    </w:p>
    <w:p w14:paraId="710C442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3. </w:t>
      </w:r>
      <w:r w:rsidRPr="00E21658">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9ED3C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4. </w:t>
      </w:r>
      <w:r w:rsidRPr="00E21658">
        <w:rPr>
          <w:rFonts w:ascii="Calibri" w:eastAsia="Times New Roman" w:hAnsi="Calibri" w:cs="Times New Roman"/>
          <w:noProof/>
        </w:rPr>
        <w:tab/>
        <w:t xml:space="preserve">Roper N, Bilous R, Kelly W, Unwin N, Connolly V. Cause-Specific Mortality in a Population. Diabetes Care. 2002;25. </w:t>
      </w:r>
    </w:p>
    <w:p w14:paraId="2E2F9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5. </w:t>
      </w:r>
      <w:r w:rsidRPr="00E21658">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30658D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6. </w:t>
      </w:r>
      <w:r w:rsidRPr="00E2165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58A7AC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7. </w:t>
      </w:r>
      <w:r w:rsidRPr="00E21658">
        <w:rPr>
          <w:rFonts w:ascii="Calibri" w:eastAsia="Times New Roman" w:hAnsi="Calibri" w:cs="Times New Roman"/>
          <w:noProof/>
        </w:rPr>
        <w:tab/>
        <w:t xml:space="preserve">Yan Y, Hou D, Zhao X, Liu J. Childhood Adiposity and Nonalcoholic Fatty Liver Disease in Adulthood. 2017;139. </w:t>
      </w:r>
    </w:p>
    <w:p w14:paraId="3C9431B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8. </w:t>
      </w:r>
      <w:r w:rsidRPr="00E21658">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w:t>
      </w:r>
      <w:r w:rsidRPr="00E21658">
        <w:rPr>
          <w:rFonts w:ascii="Calibri" w:eastAsia="Times New Roman" w:hAnsi="Calibri" w:cs="Times New Roman"/>
          <w:noProof/>
        </w:rPr>
        <w:lastRenderedPageBreak/>
        <w:t>Publ Gr [Internet]. Nature Publishing Group; 2017;49:842–7. Available from: http://dx.doi.org/10.1038/ng.3855</w:t>
      </w:r>
    </w:p>
    <w:p w14:paraId="1C4490D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9. </w:t>
      </w:r>
      <w:r w:rsidRPr="00E2165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D74C9D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0. </w:t>
      </w:r>
      <w:r w:rsidRPr="00E2165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5470191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1. </w:t>
      </w:r>
      <w:r w:rsidRPr="00E21658">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B806FD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2. </w:t>
      </w:r>
      <w:r w:rsidRPr="00E21658">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94F39B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3. </w:t>
      </w:r>
      <w:r w:rsidRPr="00E21658">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F65D45C"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4. </w:t>
      </w:r>
      <w:r w:rsidRPr="00E21658">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0908DB5" w14:textId="77777777" w:rsidR="00E21658" w:rsidRPr="00E21658" w:rsidRDefault="00E21658" w:rsidP="00E21658">
      <w:pPr>
        <w:widowControl w:val="0"/>
        <w:autoSpaceDE w:val="0"/>
        <w:autoSpaceDN w:val="0"/>
        <w:adjustRightInd w:val="0"/>
        <w:ind w:left="640" w:hanging="640"/>
        <w:rPr>
          <w:rFonts w:ascii="Calibri" w:hAnsi="Calibri"/>
          <w:noProof/>
        </w:rPr>
      </w:pPr>
      <w:r w:rsidRPr="00E21658">
        <w:rPr>
          <w:rFonts w:ascii="Calibri" w:eastAsia="Times New Roman" w:hAnsi="Calibri" w:cs="Times New Roman"/>
          <w:noProof/>
        </w:rPr>
        <w:t xml:space="preserve">55. </w:t>
      </w:r>
      <w:r w:rsidRPr="00E2165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44A6C8" w:rsidR="000A4359" w:rsidRPr="000A4359" w:rsidRDefault="00FA2417" w:rsidP="00E21658">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0324EB"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64"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8"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82"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83"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89"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91"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9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9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94"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95"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96"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05"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0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03"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17"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18"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19"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20" w:author="Microsoft Office User" w:date="2017-07-17T16:59:00Z" w:initials="Office">
    <w:p w14:paraId="7B578398" w14:textId="67231E1B" w:rsidR="00CC09E6" w:rsidRDefault="00CC09E6">
      <w:pPr>
        <w:pStyle w:val="CommentText"/>
      </w:pPr>
      <w:r>
        <w:rPr>
          <w:rStyle w:val="CommentReference"/>
        </w:rPr>
        <w:annotationRef/>
      </w:r>
      <w:r>
        <w:t>pval</w:t>
      </w:r>
    </w:p>
  </w:comment>
  <w:comment w:id="121" w:author="Microsoft Office User" w:date="2017-07-17T16:59:00Z" w:initials="Office">
    <w:p w14:paraId="7598685D" w14:textId="4A736CF7" w:rsidR="00CC09E6" w:rsidRDefault="00CC09E6">
      <w:pPr>
        <w:pStyle w:val="CommentText"/>
      </w:pPr>
      <w:r>
        <w:rPr>
          <w:rStyle w:val="CommentReference"/>
        </w:rPr>
        <w:annotationRef/>
      </w:r>
      <w:r>
        <w:t>pval</w:t>
      </w:r>
    </w:p>
  </w:comment>
  <w:comment w:id="122"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23"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24"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25"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26" w:author="Microsoft Office User" w:date="2017-07-13T16:00:00Z" w:initials="Office">
    <w:p w14:paraId="5C99A5C3" w14:textId="78CB0225" w:rsidR="00CC09E6" w:rsidRDefault="00CC09E6">
      <w:pPr>
        <w:pStyle w:val="CommentText"/>
      </w:pPr>
      <w:r>
        <w:rPr>
          <w:rStyle w:val="CommentReference"/>
        </w:rPr>
        <w:annotationRef/>
      </w:r>
      <w:r>
        <w:t>cite</w:t>
      </w:r>
    </w:p>
  </w:comment>
  <w:comment w:id="128"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29"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31"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34" w:author="Dave Bridges" w:date="2017-07-31T18:08:00Z" w:initials="DB">
    <w:p w14:paraId="34E9432C" w14:textId="0E4C6A1E" w:rsidR="00CC09E6" w:rsidRDefault="00CC09E6">
      <w:pPr>
        <w:pStyle w:val="CommentText"/>
      </w:pPr>
      <w:r>
        <w:rPr>
          <w:rStyle w:val="CommentReference"/>
        </w:rPr>
        <w:annotationRef/>
      </w:r>
      <w:r>
        <w:t>add</w:t>
      </w:r>
    </w:p>
  </w:comment>
  <w:comment w:id="135"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36" w:author="Dave Bridges" w:date="2017-07-31T18:08:00Z" w:initials="DB">
    <w:p w14:paraId="4E3089B1" w14:textId="405C6DB3" w:rsidR="00CC09E6" w:rsidRDefault="00CC09E6">
      <w:pPr>
        <w:pStyle w:val="CommentText"/>
      </w:pPr>
      <w:r>
        <w:rPr>
          <w:rStyle w:val="CommentReference"/>
        </w:rPr>
        <w:annotationRef/>
      </w:r>
      <w:r>
        <w:t>add</w:t>
      </w:r>
    </w:p>
  </w:comment>
  <w:comment w:id="137" w:author="Dave Bridges" w:date="2017-07-31T18:08:00Z" w:initials="DB">
    <w:p w14:paraId="522A148C" w14:textId="77777777" w:rsidR="00CC09E6" w:rsidRDefault="00CC09E6" w:rsidP="00001E0D">
      <w:pPr>
        <w:pStyle w:val="CommentText"/>
      </w:pPr>
      <w:r>
        <w:rPr>
          <w:rStyle w:val="CommentReference"/>
        </w:rPr>
        <w:annotationRef/>
      </w:r>
      <w:r>
        <w:t>add</w:t>
      </w:r>
    </w:p>
  </w:comment>
  <w:comment w:id="13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39" w:author="Dave Bridges" w:date="2017-07-31T18:08:00Z" w:initials="DB">
    <w:p w14:paraId="07C1824F" w14:textId="77777777" w:rsidR="00CC09E6" w:rsidRDefault="00CC09E6" w:rsidP="00001E0D">
      <w:pPr>
        <w:pStyle w:val="CommentText"/>
      </w:pPr>
      <w:r>
        <w:rPr>
          <w:rStyle w:val="CommentReference"/>
        </w:rPr>
        <w:annotationRef/>
      </w:r>
      <w:r>
        <w:t>add</w:t>
      </w:r>
    </w:p>
  </w:comment>
  <w:comment w:id="140" w:author="Dave Bridges" w:date="2017-07-31T18:08:00Z" w:initials="DB">
    <w:p w14:paraId="09A40229" w14:textId="77777777" w:rsidR="00CC09E6" w:rsidRDefault="00CC09E6" w:rsidP="00001E0D">
      <w:pPr>
        <w:pStyle w:val="CommentText"/>
      </w:pPr>
      <w:r>
        <w:rPr>
          <w:rStyle w:val="CommentReference"/>
        </w:rPr>
        <w:annotationRef/>
      </w:r>
      <w:r>
        <w:t>add</w:t>
      </w:r>
    </w:p>
  </w:comment>
  <w:comment w:id="141" w:author="Dave Bridges" w:date="2017-07-31T18:08:00Z" w:initials="DB">
    <w:p w14:paraId="6289E385" w14:textId="77777777" w:rsidR="00CC09E6" w:rsidRDefault="00CC09E6" w:rsidP="00001E0D">
      <w:pPr>
        <w:pStyle w:val="CommentText"/>
      </w:pPr>
      <w:r>
        <w:rPr>
          <w:rStyle w:val="CommentReference"/>
        </w:rPr>
        <w:annotationRef/>
      </w:r>
      <w:r>
        <w:t>add</w:t>
      </w:r>
    </w:p>
  </w:comment>
  <w:comment w:id="142"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43" w:author="Dave Bridges" w:date="2017-07-31T18:08:00Z" w:initials="DB">
    <w:p w14:paraId="0BDADE3E" w14:textId="77777777" w:rsidR="00CC09E6" w:rsidRDefault="00CC09E6" w:rsidP="00001E0D">
      <w:pPr>
        <w:pStyle w:val="CommentText"/>
      </w:pPr>
      <w:r>
        <w:rPr>
          <w:rStyle w:val="CommentReference"/>
        </w:rPr>
        <w:annotationRef/>
      </w:r>
      <w:r>
        <w:t>add</w:t>
      </w:r>
    </w:p>
  </w:comment>
  <w:comment w:id="144"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45"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47"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46"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48"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49"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50"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51"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55"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56" w:author="Microsoft Office User" w:date="2017-08-08T13:58:00Z" w:initials="Office">
    <w:p w14:paraId="733B8478" w14:textId="634BA4AF" w:rsidR="00182A3A" w:rsidRDefault="00182A3A">
      <w:pPr>
        <w:pStyle w:val="CommentText"/>
      </w:pPr>
      <w:r>
        <w:rPr>
          <w:rStyle w:val="CommentReference"/>
        </w:rPr>
        <w:annotationRef/>
      </w:r>
      <w:r>
        <w:t>I still feel like the gluco</w:t>
      </w:r>
      <w:r w:rsidR="000324EB">
        <w:t>neogenesis</w:t>
      </w:r>
      <w:bookmarkStart w:id="157" w:name="_GoBack"/>
      <w:bookmarkEnd w:id="157"/>
      <w:r>
        <w:t xml:space="preserve"> info does not go here, maybe we just need another sentence in between these to make it flow better and for the readers to better understand why we are mentioning gluconeogenesis somewhat out of the blue.</w:t>
      </w:r>
    </w:p>
  </w:comment>
  <w:comment w:id="159"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60"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61"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166"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733B8478"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1</TotalTime>
  <Pages>12</Pages>
  <Words>28713</Words>
  <Characters>163666</Characters>
  <Application>Microsoft Macintosh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1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95</cp:revision>
  <dcterms:created xsi:type="dcterms:W3CDTF">2016-09-21T15:11:00Z</dcterms:created>
  <dcterms:modified xsi:type="dcterms:W3CDTF">2017-08-08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